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0B8C57" w14:textId="04AB246C" w:rsidR="0008177B" w:rsidRPr="00C42D88" w:rsidRDefault="00237925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2713A718" w14:textId="77777777" w:rsidR="0008177B" w:rsidRPr="00C42D88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7FE141E" w14:textId="77777777" w:rsidR="0008177B" w:rsidRPr="00C42D88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95698EB" w14:textId="77777777" w:rsidR="0008177B" w:rsidRPr="00C42D88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A3536ED" w14:textId="77777777" w:rsidR="0008177B" w:rsidRPr="00C42D88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6890DD8" w14:textId="77777777" w:rsidR="0008177B" w:rsidRPr="00C42D88" w:rsidRDefault="0008177B" w:rsidP="00FA70AB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D487386" w14:textId="7A488B9D" w:rsidR="0095149D" w:rsidRPr="00C42D88" w:rsidRDefault="00237925" w:rsidP="0095149D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utonomy</w:t>
      </w:r>
    </w:p>
    <w:p w14:paraId="153527ED" w14:textId="77777777" w:rsidR="0008177B" w:rsidRPr="00C42D88" w:rsidRDefault="00237925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Writer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33495B88" w14:textId="77777777" w:rsidR="0008177B" w:rsidRPr="00C42D88" w:rsidRDefault="00237925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nstitution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20493F3C" w14:textId="77777777" w:rsidR="00A106AF" w:rsidRPr="00C42D88" w:rsidRDefault="00A106AF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50B9792" w14:textId="77777777" w:rsidR="00A106AF" w:rsidRPr="00C42D88" w:rsidRDefault="00A106AF" w:rsidP="00FA70AB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A106AF" w:rsidRPr="00C42D88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F1F002F" w14:textId="77777777" w:rsidR="0095149D" w:rsidRPr="00C42D88" w:rsidRDefault="00237925" w:rsidP="0095149D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Autonomy</w:t>
      </w:r>
    </w:p>
    <w:p w14:paraId="791F21C4" w14:textId="68E0EA7E" w:rsidR="0026072D" w:rsidRPr="00C42D88" w:rsidRDefault="00237925" w:rsidP="00F502F7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ase 4</w:t>
      </w:r>
    </w:p>
    <w:p w14:paraId="1790DC56" w14:textId="5E2E1A47" w:rsidR="00F502F7" w:rsidRPr="00C42D88" w:rsidRDefault="00237925" w:rsidP="00F502F7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swer 1</w:t>
      </w:r>
    </w:p>
    <w:p w14:paraId="29B301D7" w14:textId="2227BFA2" w:rsidR="002155C0" w:rsidRPr="00C42D88" w:rsidRDefault="00237925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9D6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hysician’s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ctions</w:t>
      </w:r>
      <w:r w:rsidR="009D6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e justified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by defining</w:t>
      </w:r>
      <w:r w:rsidR="009D6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thic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9D6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healthcare, where ethics are termed as th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tandards</w:t>
      </w:r>
      <w:r w:rsidR="009D6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behaviors</w:t>
      </w:r>
      <w:r w:rsidR="009D6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ese</w:t>
      </w:r>
      <w:r w:rsidR="009D6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andards 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show</w:t>
      </w:r>
      <w:r w:rsidR="009D6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ow one should behave in 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9D6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rticular situation, to which a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hysician</w:t>
      </w:r>
      <w:r w:rsidR="009D6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exposed. 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case is more like a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rofessional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lemma because the doctors were s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plit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tween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wo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ecisions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either to listen to the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atients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do what is the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responsibility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any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octor. In light of the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thical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ramework suggested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Gene,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hysician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ould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make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ecision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is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roposed or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verified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isinterested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nel of th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lleagues</w:t>
      </w:r>
      <w:r w:rsidR="005E6B0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0E254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n accordance with Gene Lack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znaick’s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golden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ules, it is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highlighted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the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octors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would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t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n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ch a way,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at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same behavior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doctors 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n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xpect for themselves. Also, as per the principle of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roportionality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Garrote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sserts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at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single or minor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vil can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so be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ermitted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ither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isk or willed if there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s a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roportionate</w:t>
      </w:r>
      <w:r w:rsidR="00C420E4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ason to do it. </w:t>
      </w:r>
      <w:r w:rsidR="00251B5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der the stance of these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observations</w:t>
      </w:r>
      <w:r w:rsidR="00251B5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heoretical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rameworks</w:t>
      </w:r>
      <w:r w:rsidR="00251B5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it is asserted that the action of the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hysician</w:t>
      </w:r>
      <w:r w:rsidR="00251B5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="00251B5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justified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xPeXKmmy","properties":{"formattedCitation":"(Moss et al., 2020)","plainCitation":"(Moss et al., 2020)","noteIndex":0},"citationItems":[{"id":366,"uris":["http://zotero.org/users/local/6bWeQAmN/items/MWDKINEC"],"uri":["http://zotero.org/users/local/6bWeQAmN/items/MWDKINEC"],"itemData":{"id":366,"type":"article-journal","container-title":"Journal of Hospice &amp; Palliative Nursing","issue":"1","page":"5–11","source":"Google Scholar","title":"On Best Interests: A Case for Clinical Ethics Consultation","title-short":"On Best Interests","volume":"22","author":[{"family":"Moss","given":"Karen O."},{"family":"Guerin","given":"Robert"},{"family":"Dwyer","given":"Olubukunola Mary"},{"family":"Wills","given":"Celia E."},{"family":"Daly","given":"Barbara"}],"issued":{"date-parts":[["2020"]]}}}],"schema":"https://github.com/citation-style-language/schema/raw/master/csl-citation.json"} </w:instrTex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C42D88" w:rsidRPr="00C42D88">
        <w:rPr>
          <w:rFonts w:ascii="Times New Roman" w:hAnsi="Times New Roman" w:cs="Times New Roman"/>
          <w:sz w:val="24"/>
          <w:szCs w:val="24"/>
        </w:rPr>
        <w:t>(Moss et al., 2020)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251B5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27C0F827" w14:textId="3ECF6F95" w:rsidR="00761E4C" w:rsidRPr="00C42D88" w:rsidRDefault="00237925" w:rsidP="00F502F7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swer 2</w:t>
      </w:r>
    </w:p>
    <w:p w14:paraId="36F88EFB" w14:textId="6F9CCE2E" w:rsidR="00761E4C" w:rsidRPr="00C42D88" w:rsidRDefault="00237925" w:rsidP="006A52A2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Yes, there are certain things that the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hysician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uld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ve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one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 as to facilitate the patient.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irstly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doctors could have 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de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ttempts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manage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pain.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n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ddition,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atients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re concerned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with scar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ring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rather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an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danger 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life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he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octors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hould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ve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given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er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roper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unseling. This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unseling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e in the form of different ways that can help her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overcome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remedy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scars, either by plastic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urgery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or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ing some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medicines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so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it is highlighted that the doctor could have consulted 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n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y of her family members so as to get the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consent</w:t>
      </w:r>
      <w:r w:rsidR="004E23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lso, psychiatric consultation</w:t>
      </w:r>
      <w:r w:rsidR="00BE2565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ould have brought good results. 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Furthermore</w:t>
      </w:r>
      <w:r w:rsidR="007649E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nclusion</w:t>
      </w:r>
      <w:r w:rsidR="007649E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urts</w:t>
      </w:r>
      <w:r w:rsidR="007649E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ould have brought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ositive</w:t>
      </w:r>
      <w:r w:rsidR="007649E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sults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7aItuzcv","properties":{"formattedCitation":"(Moss et al., 2020)","plainCitation":"(Moss et al., 2020)","noteIndex":0},"citationItems":[{"id":366,"uris":["http://zotero.org/users/local/6bWeQAmN/items/MWDKINEC"],"uri":["http://zotero.org/users/local/6bWeQAmN/items/MWDKINEC"],"itemData":{"id":366,"type":"article-journal","container-title":"Journal of Hospice &amp; Palliative Nursing","issue":"1","page":"5–11","source":"Google Scholar","title":"On Best Interests: A Case for Clinical Ethics Consultation","title-short":"On Best Interests","volume":"22","author":[{"family":"Moss","given":"Karen O."},{"family":"Guerin","given":"Robert"},{"family":"Dwyer","given":"Olubukunola Mary"},{"family":"Wills","given":"Celia E."},{"family":"Daly","given":"Barbara"}],"issued":{"date-parts":[["2020"]]}}}],"schema":"https://github.com/citation-style-language/schema/raw/master/csl-citation.json"} </w:instrTex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C42D88" w:rsidRPr="00C42D88">
        <w:rPr>
          <w:rFonts w:ascii="Times New Roman" w:hAnsi="Times New Roman" w:cs="Times New Roman"/>
          <w:sz w:val="24"/>
          <w:szCs w:val="24"/>
        </w:rPr>
        <w:t>(Moss et al., 2020)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7649E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43EF0299" w14:textId="13917216" w:rsidR="00223EC3" w:rsidRPr="00C42D88" w:rsidRDefault="00237925" w:rsidP="00F502F7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swer 3</w:t>
      </w:r>
    </w:p>
    <w:p w14:paraId="4DD27DB3" w14:textId="5BEBA29F" w:rsidR="00223EC3" w:rsidRPr="00C42D88" w:rsidRDefault="00237925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No, it is not right to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a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ke a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y someone’s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utonomy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however, there are some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ituation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may permit this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uch as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me serious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health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ncern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cause of which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o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-or-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ie situation is created. If the patient has mental instability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utonomy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e shifted,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lso,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en </w:t>
      </w:r>
      <w:r w:rsidR="007D527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patient is not having a stable mental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ndition,</w:t>
      </w:r>
      <w:r w:rsidR="007D527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utonomy</w:t>
      </w:r>
      <w:r w:rsidR="007D527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e represented by the second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erson</w:t>
      </w:r>
      <w:r w:rsidR="007D527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lso,</w:t>
      </w:r>
      <w:r w:rsidR="0096680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e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96680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="0096680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 is a situation to opt for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beneficence</w:t>
      </w:r>
      <w:r w:rsidR="0096680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utonomy</w:t>
      </w:r>
      <w:r w:rsidR="0096680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superseded taking into account that there 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96680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ufficient</w:t>
      </w:r>
      <w:r w:rsidR="0096680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round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96680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romote</w:t>
      </w:r>
      <w:r w:rsidR="0096680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ood and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6680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event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harm</w:t>
      </w:r>
      <w:r w:rsidR="0096680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patient. </w:t>
      </w:r>
    </w:p>
    <w:p w14:paraId="7FC2F757" w14:textId="05A9A628" w:rsidR="002C2F4D" w:rsidRPr="00C42D88" w:rsidRDefault="00237925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case of court, the decision of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e doctor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e rejected because the doctor's a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ion will be considered as a deviation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rom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ethical laws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QWvYi63G","properties":{"formattedCitation":"(Kanofsky, 2020)","plainCitation":"(Kanofsky, 2020)","noteIndex":0},"citationItems":[{"id":368,"uris":["http://zotero.org/users/local/6bWeQAmN/items/8D7GVZHY"],"uri":["http://zotero.org/users/local/6bWeQAmN/items/8D7GVZHY"],"itemData":{"id":368,"type":"article-journal","container-title":"Physician Assistant Clinics","issue":"1","page":"39–48","source":"Google Scholar","title":"Practical Ethical Decision-Making for Physician Assistants","volume":"5","author":[{"family":"Kanofsky","given":"Sharona"}],"issued":{"date-parts":[["2020"]]}}}],"schema":"https://github.com/citation-style-language/schema/raw/master/csl-citation.json"} </w:instrTex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C42D88" w:rsidRPr="00C42D88">
        <w:rPr>
          <w:rFonts w:ascii="Times New Roman" w:hAnsi="Times New Roman" w:cs="Times New Roman"/>
          <w:sz w:val="24"/>
          <w:szCs w:val="24"/>
        </w:rPr>
        <w:t>(Kanofsky, 2020)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5BEC7F4F" w14:textId="7C783E89" w:rsidR="0030746A" w:rsidRPr="00C42D88" w:rsidRDefault="00237925" w:rsidP="00F502F7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swer 4</w:t>
      </w:r>
    </w:p>
    <w:p w14:paraId="2C03FF70" w14:textId="40A88D7E" w:rsidR="0030746A" w:rsidRPr="00C42D88" w:rsidRDefault="00237925" w:rsidP="006A52A2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f I were the </w:t>
      </w:r>
      <w:r w:rsidR="007E087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althcare worker, I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ould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nclude</w:t>
      </w:r>
      <w:r w:rsidR="007E087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n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nt</w:t>
      </w:r>
      <w:r w:rsidR="007E087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any of the family members or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omeone</w:t>
      </w:r>
      <w:r w:rsidR="007E087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o is clos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="007E087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atient</w:t>
      </w:r>
      <w:r w:rsidR="007E087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o</w:t>
      </w:r>
      <w:r w:rsidR="007E087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the stance can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be</w:t>
      </w:r>
      <w:r w:rsidR="007E087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justified legally. Also, I would have included social workers to help me make up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="007E087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ecision</w:t>
      </w:r>
      <w:r w:rsidR="007E087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case. </w:t>
      </w:r>
      <w:r w:rsidR="00AA23B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y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nsultation</w:t>
      </w:r>
      <w:r w:rsidR="00AA23B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rom the ethics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nsultation</w:t>
      </w:r>
      <w:r w:rsidR="00AA23B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would also</w:t>
      </w:r>
      <w:r w:rsidR="00AA23B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v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helped</w:t>
      </w:r>
      <w:r w:rsidR="00AA23B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 lot</w:t>
      </w:r>
      <w:r w:rsidR="00AA23B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. If I would h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ve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d a</w:t>
      </w:r>
      <w:r w:rsidR="00AA23B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ttle more time, I would have also 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passed the case to the</w:t>
      </w:r>
      <w:r w:rsidR="00AA23B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urt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AA23B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o make a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legal</w:t>
      </w:r>
      <w:r w:rsidR="00AA23B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ecision</w:t>
      </w:r>
      <w:r w:rsidR="00AA23B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703FB29E" w14:textId="6D74D1F4" w:rsidR="00CE1181" w:rsidRPr="00C42D88" w:rsidRDefault="00237925" w:rsidP="00F502F7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swer 5</w:t>
      </w:r>
    </w:p>
    <w:p w14:paraId="5416FF67" w14:textId="3E208913" w:rsidR="00480EF9" w:rsidRPr="00C42D88" w:rsidRDefault="00237925" w:rsidP="006A52A2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oral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judgmen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are th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valuation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option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are mad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with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spect to som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valuation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pinions in order to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nalyze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f the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tion is ethically correct or not. 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Hence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moral judgment is more like a standard of 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g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od that helps to justify the essence of 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‘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badness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’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scenario or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judgmen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F222B7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owever, empirical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judgment</w:t>
      </w:r>
      <w:r w:rsidR="002D671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an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ndispensable tool</w:t>
      </w:r>
      <w:r w:rsidR="002D671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can help to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interpret</w:t>
      </w:r>
      <w:r w:rsidR="002D671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ircumstances</w:t>
      </w:r>
      <w:r w:rsidR="002D671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help make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nclusions</w:t>
      </w:r>
      <w:r w:rsidR="002D671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74DF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574DF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more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ike </w:t>
      </w:r>
      <w:r w:rsidR="00574DF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xact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nformity</w:t>
      </w:r>
      <w:r w:rsidR="00574DF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is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learned</w:t>
      </w:r>
      <w:r w:rsidR="00574DF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the actual status rather than judgment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ramework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d9HIvLUI","properties":{"formattedCitation":"(Kanofsky, 2020)","plainCitation":"(Kanofsky, 2020)","noteIndex":0},"citationItems":[{"id":368,"uris":["http://zotero.org/users/local/6bWeQAmN/items/8D7GVZHY"],"uri":["http://zotero.org/users/local/6bWeQAmN/items/8D7GVZHY"],"itemData":{"id":368,"type":"article-journal","container-title":"Physician Assistant Clinics","issue":"1","page":"39–48","source":"Google Scholar","title":"Practical Ethical Decision-Making for Physician Assistants","volume":"5","author":[{"family":"Kanofsky","given":"Sharona"}],"issued":{"date-parts":[["2020"]]}}}],"schema":"https://github.com/citation-style-language/schema/raw/master/csl-citation.json"} </w:instrTex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C42D88" w:rsidRPr="00C42D88">
        <w:rPr>
          <w:rFonts w:ascii="Times New Roman" w:hAnsi="Times New Roman" w:cs="Times New Roman"/>
          <w:sz w:val="24"/>
          <w:szCs w:val="24"/>
        </w:rPr>
        <w:t>(Kanofsky, 2020)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74DF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74DF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315C418D" w14:textId="5E3AE787" w:rsidR="007D070D" w:rsidRPr="00C42D88" w:rsidRDefault="00237925" w:rsidP="00F502F7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swer 6</w:t>
      </w:r>
    </w:p>
    <w:p w14:paraId="64CCEE0C" w14:textId="38999F95" w:rsidR="007D070D" w:rsidRPr="00C42D88" w:rsidRDefault="00237925" w:rsidP="006A52A2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Yes, the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ecision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tself a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ral dilemma because 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fact tha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re 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no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rection in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which the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hysicians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hould proceed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On one side, the patient is ignorant towards her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health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on the other side, the moral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responsibility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hysician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ushe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m 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to have her operated on.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383BC752" w14:textId="4E9323F5" w:rsidR="00F37FAF" w:rsidRPr="00C42D88" w:rsidRDefault="00237925" w:rsidP="00F502F7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swer 7</w:t>
      </w:r>
    </w:p>
    <w:p w14:paraId="7DD75B2C" w14:textId="788BD983" w:rsidR="00F37FAF" w:rsidRPr="00C42D88" w:rsidRDefault="00237925" w:rsidP="006A52A2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mplication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fers to the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nsequence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of particular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ion or any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roposed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tion,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thical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mplication refers to the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nsequence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are parallel to some ethical decision making or attitudes. </w:t>
      </w:r>
      <w:r w:rsidR="006158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Her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EF40E6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6158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thical</w:t>
      </w:r>
      <w:r w:rsidR="006158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mplications</w:t>
      </w:r>
      <w:r w:rsidR="006158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6158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6158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oing the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urgery</w:t>
      </w:r>
      <w:r w:rsidR="006158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, with an aim to do goo</w:t>
      </w:r>
      <w:r w:rsidR="00BC11B3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 to the woman. </w:t>
      </w:r>
    </w:p>
    <w:p w14:paraId="6CCAC83D" w14:textId="2D9111D2" w:rsidR="0002289C" w:rsidRPr="00C42D88" w:rsidRDefault="00237925" w:rsidP="006A52A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ase No 5</w:t>
      </w:r>
    </w:p>
    <w:p w14:paraId="31656DAC" w14:textId="2DA809B1" w:rsidR="006A52A2" w:rsidRPr="00C42D88" w:rsidRDefault="006A52A2" w:rsidP="006A52A2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swer 1</w:t>
      </w:r>
    </w:p>
    <w:p w14:paraId="6C9945C0" w14:textId="7CCA8566" w:rsidR="006A52A2" w:rsidRDefault="00237925" w:rsidP="00C42D88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medical connotation, there is no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ound significance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“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ao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io”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. It i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jus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reatment tha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counted in the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llection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one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remed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y that is used</w:t>
      </w:r>
      <w:r w:rsidR="00F0249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w:r w:rsidR="000054B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reat flu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like symptoms. 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aking into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ccount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subject case study, the parent has a belief in the gain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using this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remedy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ut the case i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verse in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perspective of the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hild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In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act,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hild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harmed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which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not acceptable. Ther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wo major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imensions to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nsider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ere,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irstly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l this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reatment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give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 without th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nsent of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atient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hen this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new remedy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more abusive rather than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rogressive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So, this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home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medy is useless, there is no apparent gain from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t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keeping cultural</w:t>
      </w:r>
      <w:r w:rsidR="004146C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spect aside.</w:t>
      </w:r>
    </w:p>
    <w:p w14:paraId="006CA487" w14:textId="62F075EE" w:rsidR="004D2278" w:rsidRDefault="004D2278" w:rsidP="00C42D88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DE90FB7" w14:textId="77777777" w:rsidR="004D2278" w:rsidRPr="00C42D88" w:rsidRDefault="004D2278" w:rsidP="00C42D88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2DD676A" w14:textId="1DA44C7D" w:rsidR="00061752" w:rsidRPr="00C42D88" w:rsidRDefault="00237925" w:rsidP="00F502F7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Answer 2</w:t>
      </w:r>
    </w:p>
    <w:p w14:paraId="4317153A" w14:textId="7D956AEE" w:rsidR="00061752" w:rsidRPr="00C42D88" w:rsidRDefault="00237925" w:rsidP="006A52A2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hysician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ould stop any cultural practice that is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bringing harm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child. </w:t>
      </w:r>
      <w:r w:rsidR="00357FD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919A0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harm refers to permanent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amage</w:t>
      </w:r>
      <w:r w:rsidR="001919A0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or serious</w:t>
      </w:r>
      <w:r w:rsidR="001919A0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reat</w:t>
      </w:r>
      <w:r w:rsidR="001919A0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health</w:t>
      </w:r>
      <w:r w:rsidR="001919A0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child. In this practice,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outcome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7755F5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very serious</w:t>
      </w:r>
      <w:r w:rsidR="007755F5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1919A0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C054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case of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onsils</w:t>
      </w:r>
      <w:r w:rsidR="002C054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pain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would</w:t>
      </w:r>
      <w:r w:rsidR="002C054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 due to the action of removing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omething that</w:t>
      </w:r>
      <w:r w:rsidR="002C054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ould be an additional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unwanted</w:t>
      </w:r>
      <w:r w:rsidR="002C054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rowth and there would b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ermanent</w:t>
      </w:r>
      <w:r w:rsidR="002C054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lief from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ving</w:t>
      </w:r>
      <w:r w:rsidR="002C054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mething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inful removed</w:t>
      </w:r>
      <w:r w:rsidR="002C054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lso, in medical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ncepts</w:t>
      </w:r>
      <w:r w:rsidR="002C054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re are several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reatments</w:t>
      </w:r>
      <w:r w:rsidR="002C054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ain as</w:t>
      </w:r>
      <w:r w:rsidR="002C054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ll. </w:t>
      </w:r>
    </w:p>
    <w:p w14:paraId="59F828EB" w14:textId="0DC198BD" w:rsidR="00A57591" w:rsidRPr="00C42D88" w:rsidRDefault="00237925" w:rsidP="00F502F7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Answer </w:t>
      </w:r>
      <w:r w:rsidR="0029519C"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3</w:t>
      </w:r>
    </w:p>
    <w:p w14:paraId="0C177C8A" w14:textId="34602A68" w:rsidR="00A57591" w:rsidRPr="00C42D88" w:rsidRDefault="00237925" w:rsidP="006A52A2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, th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hysician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hould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t be concerned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bou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ienating the mother and the other people of the same ethnicity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r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m modern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dicine. </w:t>
      </w:r>
      <w:r w:rsidR="00D2231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a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hysician, people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ould</w:t>
      </w:r>
      <w:r w:rsidR="00D2231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t b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egregated from</w:t>
      </w:r>
      <w:r w:rsidR="00D2231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eir</w:t>
      </w:r>
      <w:r w:rsidR="00D2231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thnicity, in fact, medical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cenarios assert</w:t>
      </w:r>
      <w:r w:rsidR="00D2231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 ethical principle which asserts justice. </w:t>
      </w:r>
      <w:r w:rsidR="00E96390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justice should be universal without any discrimination of race, culture or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ocio-economic values</w:t>
      </w:r>
      <w:r w:rsidR="00E96390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gramStart"/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But</w:t>
      </w:r>
      <w:r w:rsidR="002951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proofErr w:type="gramEnd"/>
      <w:r w:rsidR="002951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f th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arents</w:t>
      </w:r>
      <w:r w:rsidR="002951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b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open</w:t>
      </w:r>
      <w:r w:rsidR="002951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my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ggestion </w:t>
      </w:r>
      <w:r w:rsidR="002951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n I will tell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em to</w:t>
      </w:r>
      <w:r w:rsidR="002951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areful</w:t>
      </w:r>
      <w:r w:rsidR="002951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while</w:t>
      </w:r>
      <w:r w:rsidR="002951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mposing and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racticing</w:t>
      </w:r>
      <w:r w:rsidR="002951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ir beliefs on the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ir</w:t>
      </w:r>
      <w:r w:rsidR="002951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ildren because it might be harmful. </w:t>
      </w:r>
    </w:p>
    <w:p w14:paraId="18BA13D7" w14:textId="20C88734" w:rsidR="00FC38E2" w:rsidRPr="00C42D88" w:rsidRDefault="00237925" w:rsidP="00F502F7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Answer </w:t>
      </w:r>
      <w:r w:rsidR="00931CC7"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4</w:t>
      </w:r>
    </w:p>
    <w:p w14:paraId="4E57D7E8" w14:textId="1A398158" w:rsidR="00D8488E" w:rsidRPr="00C42D88" w:rsidRDefault="00237925" w:rsidP="006A52A2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oesn’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ound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ceptable that th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hysician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ould report th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mother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mother is taking care of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her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ild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she was taugh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child is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931CC7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ll known to the mother. Mothers can feel the pain of the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ir</w:t>
      </w:r>
      <w:r w:rsidR="00931CC7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hildren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931CC7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ere, in this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ase</w:t>
      </w:r>
      <w:r w:rsidR="00931CC7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mother</w:t>
      </w:r>
      <w:r w:rsidR="00931CC7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hould</w:t>
      </w:r>
      <w:r w:rsidR="00931CC7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t be reported, in fact, she should be taught to deal with the child and </w:t>
      </w:r>
      <w:r w:rsidR="00AF0E6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nsure that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wrong</w:t>
      </w:r>
      <w:r w:rsidR="00AF0E6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repetitive actions</w:t>
      </w:r>
      <w:r w:rsidR="00AF0E6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caus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harm</w:t>
      </w:r>
      <w:r w:rsidR="00AF0E6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hildren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. I</w:t>
      </w:r>
      <w:r w:rsidR="00AF0E6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 the practic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oes not work</w:t>
      </w:r>
      <w:r w:rsidR="00AF0E6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ll for th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irst</w:t>
      </w:r>
      <w:r w:rsidR="00AF0E6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ime, she should 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v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nsult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d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</w:t>
      </w:r>
      <w:r w:rsidR="00AF0E6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octors.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re, </w:t>
      </w:r>
      <w:r w:rsidR="00AF0E6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severity of the </w:t>
      </w:r>
      <w:r w:rsidR="006A52A2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ase</w:t>
      </w:r>
      <w:r w:rsidR="00AF0E6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not as extreme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to be </w:t>
      </w:r>
      <w:r w:rsidR="00AF0E6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reported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N1o3dW60","properties":{"formattedCitation":"(Kanofsky, 2020)","plainCitation":"(Kanofsky, 2020)","noteIndex":0},"citationItems":[{"id":368,"uris":["http://zotero.org/users/local/6bWeQAmN/items/8D7GVZHY"],"uri":["http://zotero.org/users/local/6bWeQAmN/items/8D7GVZHY"],"itemData":{"id":368,"type":"article-journal","container-title":"Physician Assistant Clinics","issue":"1","page":"39–48","source":"Google Scholar","title":"Practical Ethical Decision-Making for Physician Assistants","volume":"5","author":[{"family":"Kanofsky","given":"Sharona"}],"issued":{"date-parts":[["2020"]]}}}],"schema":"https://github.com/citation-style-language/schema/raw/master/csl-citation.json"} </w:instrTex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C42D88" w:rsidRPr="00C42D88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C42D88" w:rsidRPr="00C42D88">
        <w:rPr>
          <w:rFonts w:ascii="Times New Roman" w:hAnsi="Times New Roman" w:cs="Times New Roman"/>
          <w:sz w:val="24"/>
          <w:szCs w:val="24"/>
        </w:rPr>
        <w:t>Kanofsky</w:t>
      </w:r>
      <w:proofErr w:type="spellEnd"/>
      <w:r w:rsidR="00C42D88" w:rsidRPr="00C42D88">
        <w:rPr>
          <w:rFonts w:ascii="Times New Roman" w:hAnsi="Times New Roman" w:cs="Times New Roman"/>
          <w:sz w:val="24"/>
          <w:szCs w:val="24"/>
        </w:rPr>
        <w:t>, 2020)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AF0E61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42878B22" w14:textId="1B6A4900" w:rsidR="00232B06" w:rsidRPr="00C42D88" w:rsidRDefault="006A52A2" w:rsidP="00F502F7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Answer 5</w:t>
      </w:r>
    </w:p>
    <w:p w14:paraId="639C6E3E" w14:textId="7B283AAC" w:rsidR="00232B06" w:rsidRPr="00C42D88" w:rsidRDefault="00237925" w:rsidP="006A52A2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, th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hysician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hould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t report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ther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cause reporting </w:t>
      </w:r>
      <w:proofErr w:type="gramStart"/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would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have</w:t>
      </w:r>
      <w:proofErr w:type="gramEnd"/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en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ceptable in the case if the child is abused. He is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jus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rmed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, beside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ing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ligible for speaking o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ush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ing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way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rom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ther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f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ould be so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unpleasan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n, the mother only needs to be trained about th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reatmen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the child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cultural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belief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well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caus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f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e mother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keep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pplying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ame treatment,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r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hould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be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me sort of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obviously harmful effect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u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f th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ction i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t fruitful, it needs to b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nsidered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9A0ED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re are no sound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thical</w:t>
      </w:r>
      <w:r w:rsidR="009A0ED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moral</w:t>
      </w:r>
      <w:r w:rsidR="009A0ED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mplications</w:t>
      </w:r>
      <w:r w:rsidR="009A0ED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need to b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nalyzed</w:t>
      </w:r>
      <w:r w:rsidR="009A0ED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counted. </w:t>
      </w:r>
      <w:r w:rsidR="005E31E3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oral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case of the student</w:t>
      </w:r>
      <w:r w:rsidR="005E31E3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vited attention towards the training of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mother</w:t>
      </w:r>
      <w:r w:rsidR="005E31E3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regarding</w:t>
      </w:r>
      <w:r w:rsidR="005E31E3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ow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he should</w:t>
      </w:r>
      <w:r w:rsidR="005E31E3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reat</w:t>
      </w:r>
      <w:r w:rsidR="005E31E3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child and ethical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mplications</w:t>
      </w:r>
      <w:r w:rsidR="005E31E3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mand that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</w:t>
      </w:r>
      <w:r w:rsidR="005E31E3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ther should be sto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="005E31E3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d from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racticing</w:t>
      </w:r>
      <w:r w:rsidR="005E31E3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cultural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reatment</w:t>
      </w:r>
      <w:r w:rsidR="005E31E3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 the child. </w:t>
      </w:r>
    </w:p>
    <w:p w14:paraId="140ED825" w14:textId="217DC1FE" w:rsidR="003859B1" w:rsidRPr="00C42D88" w:rsidRDefault="00237925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The moral dilemma lies in the fact that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ultural</w:t>
      </w:r>
      <w:r w:rsidR="006313A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ractices</w:t>
      </w:r>
      <w:r w:rsidR="006313A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very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mportant</w:t>
      </w:r>
      <w:r w:rsidR="006313A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n</w:t>
      </w:r>
      <w:r w:rsidR="006313A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ividual to survive, but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in the same instance</w:t>
      </w:r>
      <w:r w:rsidR="006313A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, ethical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mplications</w:t>
      </w:r>
      <w:r w:rsidR="006313A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prominent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where</w:t>
      </w:r>
      <w:r w:rsidR="006313A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hild</w:t>
      </w:r>
      <w:r w:rsidR="006313A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hurt because of the “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mythical</w:t>
      </w:r>
      <w:r w:rsidR="006313A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hunch</w:t>
      </w:r>
      <w:r w:rsidR="006313A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based”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ractices</w:t>
      </w:r>
      <w:r w:rsidR="006313A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6313A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mother. </w:t>
      </w:r>
      <w:r w:rsidR="0007522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is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o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07522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cause the child might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eel</w:t>
      </w:r>
      <w:r w:rsidR="0007522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 as abuse and it may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ncorporate</w:t>
      </w:r>
      <w:r w:rsidR="0007522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srespect for the mother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due to the</w:t>
      </w:r>
      <w:r w:rsidR="0007522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mproper</w:t>
      </w:r>
      <w:r w:rsidR="0007522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reatment</w:t>
      </w:r>
      <w:r w:rsidR="0007522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of the sentiments</w:t>
      </w:r>
      <w:r w:rsidR="0007522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child, which might be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traumatic</w:t>
      </w:r>
      <w:r w:rsidR="00D260DB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5A290AF5" w14:textId="7F2F3B08" w:rsidR="00B219AF" w:rsidRPr="00C42D88" w:rsidRDefault="00237925" w:rsidP="006A52A2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ase # 6</w:t>
      </w:r>
      <w:r w:rsidR="00D63362"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(Euthanasia)</w:t>
      </w:r>
    </w:p>
    <w:p w14:paraId="51F896F2" w14:textId="6BF9F200" w:rsidR="006A52A2" w:rsidRPr="00C42D88" w:rsidRDefault="006A52A2" w:rsidP="006A52A2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swer 1</w:t>
      </w:r>
    </w:p>
    <w:p w14:paraId="71A5F011" w14:textId="1575B4F2" w:rsidR="006A52A2" w:rsidRPr="00C42D88" w:rsidRDefault="00237925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5A5DA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, life is very precious. Th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tance</w:t>
      </w:r>
      <w:r w:rsidR="005A5DA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allowing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omeone</w:t>
      </w:r>
      <w:r w:rsidR="005A5DA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decide their fate in terms of life or death is more lik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egrading</w:t>
      </w:r>
      <w:r w:rsidR="005A5DA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e significance</w:t>
      </w:r>
      <w:r w:rsidR="005A5DA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life. In th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ame</w:t>
      </w:r>
      <w:r w:rsidR="005A5DA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y,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uthanasia</w:t>
      </w:r>
      <w:r w:rsidR="005A5DA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more like a splash that eradicates worth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ssociated</w:t>
      </w:r>
      <w:r w:rsidR="005A5DA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with</w:t>
      </w:r>
      <w:r w:rsidR="005A5DA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fe. The women should not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have the</w:t>
      </w:r>
      <w:r w:rsidR="005A5DA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ight to mak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hoices</w:t>
      </w:r>
      <w:r w:rsidR="005A5DAD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garding life</w:t>
      </w:r>
      <w:r w:rsidR="0059704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articularly</w:t>
      </w:r>
      <w:r w:rsidR="0059704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case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59704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nding</w:t>
      </w:r>
      <w:r w:rsidR="0059704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er life. It is not moral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59704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either</w:t>
      </w:r>
      <w:r w:rsidR="0059704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acceptable</w:t>
      </w:r>
      <w:r w:rsidR="0059704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opt</w:t>
      </w:r>
      <w:r w:rsidR="0059704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or</w:t>
      </w:r>
      <w:r w:rsidR="0059704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eath</w:t>
      </w:r>
      <w:r w:rsidR="0059704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rough a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59704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y such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means</w:t>
      </w:r>
      <w:r w:rsidR="0059704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, it is more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ke</w:t>
      </w:r>
      <w:r w:rsidR="0059704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murder</w:t>
      </w:r>
      <w:r w:rsidR="00052C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uthanasia</w:t>
      </w:r>
      <w:r w:rsidR="00052C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not an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xception</w:t>
      </w:r>
      <w:r w:rsidR="00052C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52C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r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utonomy</w:t>
      </w:r>
      <w:r w:rsidR="00052C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in </w:t>
      </w:r>
      <w:r w:rsidR="004701FA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act</w:t>
      </w:r>
      <w:r w:rsidR="00052C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it is a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reat</w:t>
      </w:r>
      <w:r w:rsidR="00052C89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significance of human life. </w:t>
      </w:r>
    </w:p>
    <w:p w14:paraId="07905A34" w14:textId="77777777" w:rsidR="006A52A2" w:rsidRPr="00C42D88" w:rsidRDefault="006A52A2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BAD31D3" w14:textId="76CF8C29" w:rsidR="006A52A2" w:rsidRPr="00C42D88" w:rsidRDefault="00237925" w:rsidP="00F502F7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A52A2"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swer 2</w:t>
      </w:r>
    </w:p>
    <w:p w14:paraId="4B007E34" w14:textId="5FAB735E" w:rsidR="00D63362" w:rsidRDefault="00A02586" w:rsidP="00C42D88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Yes, there is a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grea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al between the idea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ying within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ix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ours o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ying after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a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r 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a couple of days. </w:t>
      </w:r>
      <w:r w:rsidR="0062236E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ither she lives of 6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ays</w:t>
      </w:r>
      <w:r w:rsidR="0062236E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a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year</w:t>
      </w:r>
      <w:r w:rsidR="0062236E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ethics should be followed and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t</w:t>
      </w:r>
      <w:r w:rsidR="0062236E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ver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justifies</w:t>
      </w:r>
      <w:r w:rsidR="0062236E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uthanasia</w:t>
      </w:r>
      <w:r w:rsidR="0062236E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984E65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distinction is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raw</w:t>
      </w:r>
      <w:r w:rsidR="00984E65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 on th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basis</w:t>
      </w:r>
      <w:r w:rsidR="00984E65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idea that there is no question to "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miracles</w:t>
      </w:r>
      <w:r w:rsidR="00984E65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” and there is a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ossibility</w:t>
      </w:r>
      <w:r w:rsidR="00984E65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her family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re too loving</w:t>
      </w:r>
      <w:r w:rsidR="00984E65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her and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he</w:t>
      </w:r>
      <w:r w:rsidR="00984E65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uld leav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undenied</w:t>
      </w:r>
      <w:r w:rsidR="00984E65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guilt</w:t>
      </w:r>
      <w:r w:rsidR="00984E65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 th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dge</w:t>
      </w:r>
      <w:r w:rsidR="00984E65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family members if she would be killed by euthanasia. </w:t>
      </w:r>
    </w:p>
    <w:p w14:paraId="4F75B39D" w14:textId="77777777" w:rsidR="004D2278" w:rsidRPr="00C42D88" w:rsidRDefault="004D2278" w:rsidP="00C42D88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35D0B18" w14:textId="62B9D2F7" w:rsidR="006A52A2" w:rsidRPr="00C42D88" w:rsidRDefault="006A52A2" w:rsidP="00F502F7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swer 3</w:t>
      </w:r>
    </w:p>
    <w:p w14:paraId="19ED2FB5" w14:textId="77DB8004" w:rsidR="002C0B2B" w:rsidRPr="00C42D88" w:rsidRDefault="00237925" w:rsidP="00C42D88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, I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on’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see it as a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ight that the other people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ve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k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ecision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place of her. It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humiliation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patient’s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elf-determination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someone is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ressurized by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aregiver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family members to opt for death. </w:t>
      </w:r>
      <w:r w:rsidR="00D21EC7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83957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owever, it would be more positive if th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aregivers</w:t>
      </w:r>
      <w:r w:rsidR="00B83957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th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amily</w:t>
      </w:r>
      <w:r w:rsidR="00B83957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mbers will b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aught</w:t>
      </w:r>
      <w:r w:rsidR="00B83957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aid women so that she can spend a good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life</w:t>
      </w:r>
      <w:r w:rsidR="00B83957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can </w:t>
      </w:r>
      <w:r w:rsidR="00A822E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pend happy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mo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ments</w:t>
      </w:r>
      <w:r w:rsidR="00A822E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with</w:t>
      </w:r>
      <w:r w:rsidR="00A822E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er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loved</w:t>
      </w:r>
      <w:r w:rsidR="00A822E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es.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ey can also encourage</w:t>
      </w:r>
      <w:r w:rsidR="00A822E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r</w:t>
      </w:r>
      <w:r w:rsidR="00A822E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a positive way, in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contrast</w:t>
      </w:r>
      <w:r w:rsidR="00A822E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eath</w:t>
      </w:r>
      <w:r w:rsidR="00A822E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mpositions</w:t>
      </w:r>
      <w:r w:rsidR="00A822E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using caregivers because it will cast a negative impact on th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mental</w:t>
      </w:r>
      <w:r w:rsidR="00A822E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ate</w:t>
      </w:r>
      <w:r w:rsidR="00A822E6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women as well. </w:t>
      </w:r>
    </w:p>
    <w:p w14:paraId="4A368193" w14:textId="0EFE56AB" w:rsidR="006A52A2" w:rsidRPr="00C42D88" w:rsidRDefault="006A52A2" w:rsidP="00F502F7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swer 4</w:t>
      </w:r>
    </w:p>
    <w:p w14:paraId="70544235" w14:textId="4E0B4402" w:rsidR="00CF04C4" w:rsidRPr="00C42D88" w:rsidRDefault="00237925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Money is just a resourc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 is not at all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reciou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be compared with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fe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someone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lso, life is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omething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vine and money is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 worldly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ing. Money can be a source to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reserve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health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cause people, in fact, everyone earns for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living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However, th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idea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legalizing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uthanasia will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elp people is totally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false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irstly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the legalization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euthanasia is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itself a conflic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tween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m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orality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being scientific. 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uthanasia migh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reate conflict for th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atients and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octors because if ending life will be too easy, then people will not struggle for it and it might even eradicate the underlying meaning of life. </w:t>
      </w:r>
      <w:r w:rsidR="00686EC5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n, the doctors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might</w:t>
      </w:r>
      <w:r w:rsidR="00686EC5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et used to their mistakes and it will also </w:t>
      </w:r>
      <w:r w:rsidR="009D4B2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k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eople</w:t>
      </w:r>
      <w:r w:rsidR="009D4B2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ve dangling faiths and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beli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efs</w:t>
      </w:r>
      <w:r w:rsidR="009D4B2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ich might be destructive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FYp2IXgg","properties":{"formattedCitation":"(Kanofsky, 2020)","plainCitation":"(Kanofsky, 2020)","noteIndex":0},"citationItems":[{"id":368,"uris":["http://zotero.org/users/local/6bWeQAmN/items/8D7GVZHY"],"uri":["http://zotero.org/users/local/6bWeQAmN/items/8D7GVZHY"],"itemData":{"id":368,"type":"article-journal","container-title":"Physician Assistant Clinics","issue":"1","page":"39–48","source":"Google Scholar","title":"Practical Ethical Decision-Making for Physician Assistants","volume":"5","author":[{"family":"Kanofsky","given":"Sharona"}],"issued":{"date-parts":[["2020"]]}}}],"schema":"https://github.com/citation-style-language/schema/raw/master/csl-citation.json"} </w:instrTex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C42D88" w:rsidRPr="00C42D88">
        <w:rPr>
          <w:rFonts w:ascii="Times New Roman" w:hAnsi="Times New Roman" w:cs="Times New Roman"/>
          <w:sz w:val="24"/>
          <w:szCs w:val="24"/>
        </w:rPr>
        <w:t>(Kanofsky, 2020)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9D4B2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5CED93A0" w14:textId="7C2B3621" w:rsidR="006A52A2" w:rsidRPr="00C42D88" w:rsidRDefault="006A52A2" w:rsidP="00F502F7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nswer 5</w:t>
      </w:r>
    </w:p>
    <w:p w14:paraId="4B05D372" w14:textId="14F85D2B" w:rsidR="0063332B" w:rsidRPr="00C42D88" w:rsidRDefault="00237925" w:rsidP="00C42D88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f I were the physician, I would hav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encouraged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wom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 to live her life. Pain is the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art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arcel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life,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t least she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s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d the days she </w:t>
      </w:r>
      <w:r w:rsidR="00C42D88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has by living happily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Also,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re is no dark edges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for miracle</w:t>
      </w:r>
      <w:r w:rsidR="004D2278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</w:t>
      </w:r>
      <w:r w:rsidR="0012787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scientific innovation</w: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can bring her back to normal life.</w:t>
      </w:r>
      <w:r w:rsidR="001A578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ssing on to the other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doctors will</w:t>
      </w:r>
      <w:r w:rsidR="001A578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</w:t>
      </w:r>
      <w:r w:rsidR="005770FE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1A578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ree me of the ethical </w:t>
      </w:r>
      <w:r w:rsidR="00CC6C9C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>obligations</w:t>
      </w:r>
      <w:r w:rsidR="001A578F"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2E3B591C" w14:textId="56D30B71" w:rsidR="0012787F" w:rsidRDefault="0012787F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96ACA49" w14:textId="10DF435D" w:rsidR="00C42D88" w:rsidRDefault="00C42D88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0280F8A" w14:textId="7BE90948" w:rsidR="00C42D88" w:rsidRDefault="00C42D88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615FB6E" w14:textId="045B7093" w:rsidR="00C42D88" w:rsidRDefault="00C42D88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2FA6110" w14:textId="1A6A7C5B" w:rsidR="00C42D88" w:rsidRDefault="00C42D88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23164DC" w14:textId="3BF70F6F" w:rsidR="00C42D88" w:rsidRDefault="00C42D88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017E20E" w14:textId="7F47FD90" w:rsidR="00C42D88" w:rsidRDefault="00C42D88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7D76C49" w14:textId="6E61E071" w:rsidR="00C42D88" w:rsidRDefault="00C42D88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BEC4A88" w14:textId="72F42A6E" w:rsidR="00C42D88" w:rsidRDefault="00C42D88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C0CB4CD" w14:textId="2E80D33F" w:rsidR="00C42D88" w:rsidRDefault="00C42D88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F34E943" w14:textId="4BE56CDB" w:rsidR="00C42D88" w:rsidRDefault="00C42D88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B8DEC45" w14:textId="4EADDD52" w:rsidR="00C42D88" w:rsidRDefault="00C42D88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BED066A" w14:textId="4F1C0B2A" w:rsidR="0012787F" w:rsidRPr="00C42D88" w:rsidRDefault="0012787F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0" w:name="_GoBack"/>
      <w:bookmarkEnd w:id="0"/>
    </w:p>
    <w:p w14:paraId="1700FA0C" w14:textId="21E2661A" w:rsidR="0012787F" w:rsidRPr="00C42D88" w:rsidRDefault="00237925" w:rsidP="00C42D88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References</w:t>
      </w:r>
    </w:p>
    <w:p w14:paraId="0573A8E0" w14:textId="77777777" w:rsidR="00C42D88" w:rsidRPr="00C42D88" w:rsidRDefault="00C42D88" w:rsidP="00C42D88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71569D4E" w14:textId="77777777" w:rsidR="00C42D88" w:rsidRPr="00C42D88" w:rsidRDefault="00C42D88" w:rsidP="00C42D88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BIBL {"uncited":[],"omitted":[],"custom":[]} CSL_BIBLIOGRAPHY </w:instrText>
      </w: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C42D88">
        <w:rPr>
          <w:rFonts w:ascii="Times New Roman" w:hAnsi="Times New Roman" w:cs="Times New Roman"/>
          <w:sz w:val="24"/>
          <w:szCs w:val="24"/>
        </w:rPr>
        <w:t xml:space="preserve">Kanofsky, S. (2020). Practical Ethical Decision-Making for Physician Assistants. </w:t>
      </w:r>
      <w:r w:rsidRPr="00C42D88">
        <w:rPr>
          <w:rFonts w:ascii="Times New Roman" w:hAnsi="Times New Roman" w:cs="Times New Roman"/>
          <w:i/>
          <w:iCs/>
          <w:sz w:val="24"/>
          <w:szCs w:val="24"/>
        </w:rPr>
        <w:t>Physician Assistant Clinics</w:t>
      </w:r>
      <w:r w:rsidRPr="00C42D88">
        <w:rPr>
          <w:rFonts w:ascii="Times New Roman" w:hAnsi="Times New Roman" w:cs="Times New Roman"/>
          <w:sz w:val="24"/>
          <w:szCs w:val="24"/>
        </w:rPr>
        <w:t xml:space="preserve">, </w:t>
      </w:r>
      <w:r w:rsidRPr="00C42D88">
        <w:rPr>
          <w:rFonts w:ascii="Times New Roman" w:hAnsi="Times New Roman" w:cs="Times New Roman"/>
          <w:i/>
          <w:iCs/>
          <w:sz w:val="24"/>
          <w:szCs w:val="24"/>
        </w:rPr>
        <w:t>5</w:t>
      </w:r>
      <w:r w:rsidRPr="00C42D88">
        <w:rPr>
          <w:rFonts w:ascii="Times New Roman" w:hAnsi="Times New Roman" w:cs="Times New Roman"/>
          <w:sz w:val="24"/>
          <w:szCs w:val="24"/>
        </w:rPr>
        <w:t>(1), 39–48.</w:t>
      </w:r>
    </w:p>
    <w:p w14:paraId="22DDBABD" w14:textId="77777777" w:rsidR="00C42D88" w:rsidRPr="00C42D88" w:rsidRDefault="00C42D88" w:rsidP="00C42D88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C42D88">
        <w:rPr>
          <w:rFonts w:ascii="Times New Roman" w:hAnsi="Times New Roman" w:cs="Times New Roman"/>
          <w:sz w:val="24"/>
          <w:szCs w:val="24"/>
        </w:rPr>
        <w:t xml:space="preserve">Moss, K. O., Guerin, R., Dwyer, O. M., Wills, C. E., &amp; Daly, B. (2020). On Best Interests: A Case for Clinical Ethics Consultation. </w:t>
      </w:r>
      <w:r w:rsidRPr="00C42D88">
        <w:rPr>
          <w:rFonts w:ascii="Times New Roman" w:hAnsi="Times New Roman" w:cs="Times New Roman"/>
          <w:i/>
          <w:iCs/>
          <w:sz w:val="24"/>
          <w:szCs w:val="24"/>
        </w:rPr>
        <w:t>Journal of Hospice &amp; Palliative Nursing</w:t>
      </w:r>
      <w:r w:rsidRPr="00C42D88">
        <w:rPr>
          <w:rFonts w:ascii="Times New Roman" w:hAnsi="Times New Roman" w:cs="Times New Roman"/>
          <w:sz w:val="24"/>
          <w:szCs w:val="24"/>
        </w:rPr>
        <w:t xml:space="preserve">, </w:t>
      </w:r>
      <w:r w:rsidRPr="00C42D88">
        <w:rPr>
          <w:rFonts w:ascii="Times New Roman" w:hAnsi="Times New Roman" w:cs="Times New Roman"/>
          <w:i/>
          <w:iCs/>
          <w:sz w:val="24"/>
          <w:szCs w:val="24"/>
        </w:rPr>
        <w:t>22</w:t>
      </w:r>
      <w:r w:rsidRPr="00C42D88">
        <w:rPr>
          <w:rFonts w:ascii="Times New Roman" w:hAnsi="Times New Roman" w:cs="Times New Roman"/>
          <w:sz w:val="24"/>
          <w:szCs w:val="24"/>
        </w:rPr>
        <w:t>(1), 5–11.</w:t>
      </w:r>
    </w:p>
    <w:p w14:paraId="3C1560FE" w14:textId="6C459A58" w:rsidR="0012787F" w:rsidRPr="00C42D88" w:rsidRDefault="00C42D88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14:paraId="6A9D9750" w14:textId="3AC2C635" w:rsidR="005A5DAD" w:rsidRPr="00C42D88" w:rsidRDefault="00237925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42D88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</w:p>
    <w:p w14:paraId="04128814" w14:textId="77777777" w:rsidR="00B219AF" w:rsidRPr="00C42D88" w:rsidRDefault="00B219AF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BEB8C8F" w14:textId="77777777" w:rsidR="000F7CE6" w:rsidRPr="00C42D88" w:rsidRDefault="000F7CE6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804C1DE" w14:textId="77777777" w:rsidR="007E5098" w:rsidRPr="00C42D88" w:rsidRDefault="007E5098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076B053" w14:textId="77777777" w:rsidR="005E31E3" w:rsidRPr="00C42D88" w:rsidRDefault="005E31E3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4C6027D" w14:textId="77777777" w:rsidR="00C52DE1" w:rsidRPr="00C42D88" w:rsidRDefault="00C52DE1" w:rsidP="00F502F7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sectPr w:rsidR="00C52DE1" w:rsidRPr="00C42D88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460CA82" w14:textId="77777777" w:rsidR="00E57B20" w:rsidRDefault="00E57B20">
      <w:pPr>
        <w:spacing w:after="0" w:line="240" w:lineRule="auto"/>
      </w:pPr>
      <w:r>
        <w:separator/>
      </w:r>
    </w:p>
  </w:endnote>
  <w:endnote w:type="continuationSeparator" w:id="0">
    <w:p w14:paraId="7AAFD9D3" w14:textId="77777777" w:rsidR="00E57B20" w:rsidRDefault="00E57B2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2EB9CA2" w14:textId="77777777" w:rsidR="00E57B20" w:rsidRDefault="00E57B20">
      <w:pPr>
        <w:spacing w:after="0" w:line="240" w:lineRule="auto"/>
      </w:pPr>
      <w:r>
        <w:separator/>
      </w:r>
    </w:p>
  </w:footnote>
  <w:footnote w:type="continuationSeparator" w:id="0">
    <w:p w14:paraId="6F814673" w14:textId="77777777" w:rsidR="00E57B20" w:rsidRDefault="00E57B2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40136B5" w14:textId="7791865B" w:rsidR="00A106AF" w:rsidRPr="001A02CC" w:rsidRDefault="00237925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95149D">
      <w:rPr>
        <w:rFonts w:ascii="Times New Roman" w:hAnsi="Times New Roman" w:cs="Times New Roman"/>
        <w:sz w:val="24"/>
        <w:szCs w:val="24"/>
      </w:rPr>
      <w:t>PHILOSOPHY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F78CF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0D9C83AA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EF0C44E" w14:textId="19482618" w:rsidR="00A106AF" w:rsidRPr="001A02CC" w:rsidRDefault="00237925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PHILOSOPHY</w:t>
    </w:r>
    <w:r w:rsidR="005B36F5"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5F78CF">
      <w:rPr>
        <w:rFonts w:ascii="Times New Roman" w:hAnsi="Times New Roman" w:cs="Times New Roman"/>
        <w:noProof/>
        <w:sz w:val="24"/>
        <w:szCs w:val="24"/>
      </w:rPr>
      <w:t>2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15A79BA3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NzW1NLM0MLUwsTQzsDRR0lEKTi0uzszPAykwqgUAsOwA+ywAAAA="/>
  </w:docVars>
  <w:rsids>
    <w:rsidRoot w:val="0008177B"/>
    <w:rsid w:val="00002ED3"/>
    <w:rsid w:val="000054BC"/>
    <w:rsid w:val="00006B40"/>
    <w:rsid w:val="000175BA"/>
    <w:rsid w:val="0002289C"/>
    <w:rsid w:val="00024ABE"/>
    <w:rsid w:val="000254ED"/>
    <w:rsid w:val="00034E36"/>
    <w:rsid w:val="00040E21"/>
    <w:rsid w:val="00045047"/>
    <w:rsid w:val="0005130D"/>
    <w:rsid w:val="00052C89"/>
    <w:rsid w:val="0006121C"/>
    <w:rsid w:val="00061752"/>
    <w:rsid w:val="00064440"/>
    <w:rsid w:val="00071EBC"/>
    <w:rsid w:val="0007522C"/>
    <w:rsid w:val="00076C72"/>
    <w:rsid w:val="0008177B"/>
    <w:rsid w:val="00085549"/>
    <w:rsid w:val="00090057"/>
    <w:rsid w:val="0009207A"/>
    <w:rsid w:val="0009373B"/>
    <w:rsid w:val="000972AE"/>
    <w:rsid w:val="000A011E"/>
    <w:rsid w:val="000A6EE1"/>
    <w:rsid w:val="000C4677"/>
    <w:rsid w:val="000D5139"/>
    <w:rsid w:val="000D537D"/>
    <w:rsid w:val="000E2546"/>
    <w:rsid w:val="000E4547"/>
    <w:rsid w:val="000E60FE"/>
    <w:rsid w:val="000F5C0F"/>
    <w:rsid w:val="000F7CE6"/>
    <w:rsid w:val="0011275D"/>
    <w:rsid w:val="001277D7"/>
    <w:rsid w:val="0012787F"/>
    <w:rsid w:val="00130A33"/>
    <w:rsid w:val="00141074"/>
    <w:rsid w:val="00141C9F"/>
    <w:rsid w:val="001433E7"/>
    <w:rsid w:val="00143D66"/>
    <w:rsid w:val="00143EDD"/>
    <w:rsid w:val="0014559C"/>
    <w:rsid w:val="0015062D"/>
    <w:rsid w:val="001720B2"/>
    <w:rsid w:val="00187C02"/>
    <w:rsid w:val="00190D80"/>
    <w:rsid w:val="001919A0"/>
    <w:rsid w:val="001A02CC"/>
    <w:rsid w:val="001A0404"/>
    <w:rsid w:val="001A578F"/>
    <w:rsid w:val="001A7472"/>
    <w:rsid w:val="001B1713"/>
    <w:rsid w:val="001B2CB0"/>
    <w:rsid w:val="001C4F34"/>
    <w:rsid w:val="001D302F"/>
    <w:rsid w:val="001D5169"/>
    <w:rsid w:val="001D71B8"/>
    <w:rsid w:val="001D72A8"/>
    <w:rsid w:val="001E4034"/>
    <w:rsid w:val="001F5766"/>
    <w:rsid w:val="001F7624"/>
    <w:rsid w:val="0020390C"/>
    <w:rsid w:val="00210803"/>
    <w:rsid w:val="002126BC"/>
    <w:rsid w:val="00213F77"/>
    <w:rsid w:val="002155C0"/>
    <w:rsid w:val="00217425"/>
    <w:rsid w:val="00223EC3"/>
    <w:rsid w:val="00232B06"/>
    <w:rsid w:val="00237925"/>
    <w:rsid w:val="00246EE2"/>
    <w:rsid w:val="00247A02"/>
    <w:rsid w:val="00251B56"/>
    <w:rsid w:val="0025247C"/>
    <w:rsid w:val="00257196"/>
    <w:rsid w:val="0026072D"/>
    <w:rsid w:val="00267851"/>
    <w:rsid w:val="002777E7"/>
    <w:rsid w:val="002804B8"/>
    <w:rsid w:val="00282CBA"/>
    <w:rsid w:val="00284B0D"/>
    <w:rsid w:val="00287B4B"/>
    <w:rsid w:val="0029519C"/>
    <w:rsid w:val="002A5792"/>
    <w:rsid w:val="002C054D"/>
    <w:rsid w:val="002C0B2B"/>
    <w:rsid w:val="002C2F4D"/>
    <w:rsid w:val="002C5353"/>
    <w:rsid w:val="002C5E14"/>
    <w:rsid w:val="002D4979"/>
    <w:rsid w:val="002D6719"/>
    <w:rsid w:val="0030746A"/>
    <w:rsid w:val="00315B39"/>
    <w:rsid w:val="00323259"/>
    <w:rsid w:val="00332218"/>
    <w:rsid w:val="00334AD8"/>
    <w:rsid w:val="00336CA3"/>
    <w:rsid w:val="0034125C"/>
    <w:rsid w:val="003448D7"/>
    <w:rsid w:val="003450E0"/>
    <w:rsid w:val="00347131"/>
    <w:rsid w:val="00352F52"/>
    <w:rsid w:val="00355ABA"/>
    <w:rsid w:val="00357FD8"/>
    <w:rsid w:val="00365A07"/>
    <w:rsid w:val="00371658"/>
    <w:rsid w:val="00383807"/>
    <w:rsid w:val="003859B1"/>
    <w:rsid w:val="003D2612"/>
    <w:rsid w:val="003D6BD8"/>
    <w:rsid w:val="003E0446"/>
    <w:rsid w:val="003F30CE"/>
    <w:rsid w:val="003F421D"/>
    <w:rsid w:val="004059F0"/>
    <w:rsid w:val="00410AEC"/>
    <w:rsid w:val="00411650"/>
    <w:rsid w:val="004146CF"/>
    <w:rsid w:val="0042675A"/>
    <w:rsid w:val="0043024F"/>
    <w:rsid w:val="00432057"/>
    <w:rsid w:val="00437761"/>
    <w:rsid w:val="00453F7A"/>
    <w:rsid w:val="00460349"/>
    <w:rsid w:val="004637EA"/>
    <w:rsid w:val="00464C88"/>
    <w:rsid w:val="004672E9"/>
    <w:rsid w:val="004701FA"/>
    <w:rsid w:val="00471063"/>
    <w:rsid w:val="00480EF9"/>
    <w:rsid w:val="00487440"/>
    <w:rsid w:val="00487EC4"/>
    <w:rsid w:val="004A07E8"/>
    <w:rsid w:val="004D0EE0"/>
    <w:rsid w:val="004D2278"/>
    <w:rsid w:val="004E2389"/>
    <w:rsid w:val="004E2425"/>
    <w:rsid w:val="00506F1F"/>
    <w:rsid w:val="00511035"/>
    <w:rsid w:val="00525633"/>
    <w:rsid w:val="00525FDC"/>
    <w:rsid w:val="00531B43"/>
    <w:rsid w:val="00545510"/>
    <w:rsid w:val="00550EFD"/>
    <w:rsid w:val="00574DF2"/>
    <w:rsid w:val="005770FE"/>
    <w:rsid w:val="00594098"/>
    <w:rsid w:val="00597046"/>
    <w:rsid w:val="005A5DAD"/>
    <w:rsid w:val="005B36F5"/>
    <w:rsid w:val="005B43DA"/>
    <w:rsid w:val="005C0F06"/>
    <w:rsid w:val="005C20F1"/>
    <w:rsid w:val="005C2489"/>
    <w:rsid w:val="005C7FB5"/>
    <w:rsid w:val="005D03C9"/>
    <w:rsid w:val="005D30A0"/>
    <w:rsid w:val="005D4D2B"/>
    <w:rsid w:val="005E31E3"/>
    <w:rsid w:val="005E6B0C"/>
    <w:rsid w:val="005F2E1C"/>
    <w:rsid w:val="005F4083"/>
    <w:rsid w:val="005F78CF"/>
    <w:rsid w:val="0060705A"/>
    <w:rsid w:val="006148A1"/>
    <w:rsid w:val="006158FA"/>
    <w:rsid w:val="0062236E"/>
    <w:rsid w:val="006313AF"/>
    <w:rsid w:val="0063332B"/>
    <w:rsid w:val="00634E15"/>
    <w:rsid w:val="0064671B"/>
    <w:rsid w:val="00664811"/>
    <w:rsid w:val="006652E9"/>
    <w:rsid w:val="0067261A"/>
    <w:rsid w:val="006752F2"/>
    <w:rsid w:val="00686EC5"/>
    <w:rsid w:val="00687186"/>
    <w:rsid w:val="006938E2"/>
    <w:rsid w:val="006A0724"/>
    <w:rsid w:val="006A52A2"/>
    <w:rsid w:val="006B1FF2"/>
    <w:rsid w:val="006B2BD3"/>
    <w:rsid w:val="006E156D"/>
    <w:rsid w:val="006E63B9"/>
    <w:rsid w:val="006F00AD"/>
    <w:rsid w:val="00701ACE"/>
    <w:rsid w:val="00706F79"/>
    <w:rsid w:val="00712960"/>
    <w:rsid w:val="00715E21"/>
    <w:rsid w:val="00726CF2"/>
    <w:rsid w:val="00747B4E"/>
    <w:rsid w:val="00752236"/>
    <w:rsid w:val="00753EE1"/>
    <w:rsid w:val="00761E4C"/>
    <w:rsid w:val="007642EC"/>
    <w:rsid w:val="007649EA"/>
    <w:rsid w:val="00764D8B"/>
    <w:rsid w:val="007755F5"/>
    <w:rsid w:val="007B30BD"/>
    <w:rsid w:val="007C2F25"/>
    <w:rsid w:val="007C30FD"/>
    <w:rsid w:val="007C6293"/>
    <w:rsid w:val="007D070D"/>
    <w:rsid w:val="007D2E69"/>
    <w:rsid w:val="007D5279"/>
    <w:rsid w:val="007D591A"/>
    <w:rsid w:val="007E0878"/>
    <w:rsid w:val="007E3EC1"/>
    <w:rsid w:val="007E5098"/>
    <w:rsid w:val="00804D26"/>
    <w:rsid w:val="00807E6C"/>
    <w:rsid w:val="00820904"/>
    <w:rsid w:val="0082673A"/>
    <w:rsid w:val="00834311"/>
    <w:rsid w:val="00842BFD"/>
    <w:rsid w:val="00862032"/>
    <w:rsid w:val="00863C72"/>
    <w:rsid w:val="00876C6A"/>
    <w:rsid w:val="00877CA7"/>
    <w:rsid w:val="008A5E66"/>
    <w:rsid w:val="008A6E3E"/>
    <w:rsid w:val="008B4F7C"/>
    <w:rsid w:val="008C3A8D"/>
    <w:rsid w:val="008D7288"/>
    <w:rsid w:val="008E01AB"/>
    <w:rsid w:val="008E032A"/>
    <w:rsid w:val="008E27B8"/>
    <w:rsid w:val="008E3550"/>
    <w:rsid w:val="008E4900"/>
    <w:rsid w:val="008F0A2C"/>
    <w:rsid w:val="008F646B"/>
    <w:rsid w:val="009001EA"/>
    <w:rsid w:val="00901066"/>
    <w:rsid w:val="00901E2E"/>
    <w:rsid w:val="00913564"/>
    <w:rsid w:val="0092355D"/>
    <w:rsid w:val="00931CC7"/>
    <w:rsid w:val="00932CD1"/>
    <w:rsid w:val="0093635F"/>
    <w:rsid w:val="00943EEF"/>
    <w:rsid w:val="0095149D"/>
    <w:rsid w:val="00953628"/>
    <w:rsid w:val="0096680D"/>
    <w:rsid w:val="009730B2"/>
    <w:rsid w:val="009823FF"/>
    <w:rsid w:val="00984E65"/>
    <w:rsid w:val="009A0ED6"/>
    <w:rsid w:val="009A1682"/>
    <w:rsid w:val="009B5611"/>
    <w:rsid w:val="009C719E"/>
    <w:rsid w:val="009D0DE3"/>
    <w:rsid w:val="009D4B2C"/>
    <w:rsid w:val="009D6D88"/>
    <w:rsid w:val="009E485E"/>
    <w:rsid w:val="009E7DEA"/>
    <w:rsid w:val="009F15FA"/>
    <w:rsid w:val="009F426C"/>
    <w:rsid w:val="009F7DA0"/>
    <w:rsid w:val="00A021E1"/>
    <w:rsid w:val="00A02586"/>
    <w:rsid w:val="00A106AF"/>
    <w:rsid w:val="00A20DB5"/>
    <w:rsid w:val="00A4374D"/>
    <w:rsid w:val="00A57591"/>
    <w:rsid w:val="00A67E8F"/>
    <w:rsid w:val="00A822E6"/>
    <w:rsid w:val="00A92A12"/>
    <w:rsid w:val="00A95785"/>
    <w:rsid w:val="00AA23B8"/>
    <w:rsid w:val="00AA50C3"/>
    <w:rsid w:val="00AB2058"/>
    <w:rsid w:val="00AC574D"/>
    <w:rsid w:val="00AC5856"/>
    <w:rsid w:val="00AD33B3"/>
    <w:rsid w:val="00AD50DE"/>
    <w:rsid w:val="00AF0E61"/>
    <w:rsid w:val="00B01520"/>
    <w:rsid w:val="00B06D61"/>
    <w:rsid w:val="00B219AF"/>
    <w:rsid w:val="00B23F6D"/>
    <w:rsid w:val="00B2682F"/>
    <w:rsid w:val="00B32911"/>
    <w:rsid w:val="00B405F9"/>
    <w:rsid w:val="00B609FC"/>
    <w:rsid w:val="00B60C5E"/>
    <w:rsid w:val="00B63E12"/>
    <w:rsid w:val="00B70C3A"/>
    <w:rsid w:val="00B73412"/>
    <w:rsid w:val="00B77D70"/>
    <w:rsid w:val="00B83957"/>
    <w:rsid w:val="00B8755B"/>
    <w:rsid w:val="00BA1045"/>
    <w:rsid w:val="00BC11B3"/>
    <w:rsid w:val="00BC2C84"/>
    <w:rsid w:val="00BC7805"/>
    <w:rsid w:val="00BE2565"/>
    <w:rsid w:val="00BE295C"/>
    <w:rsid w:val="00BF0DF3"/>
    <w:rsid w:val="00BF32FA"/>
    <w:rsid w:val="00C16B0C"/>
    <w:rsid w:val="00C2518D"/>
    <w:rsid w:val="00C2746F"/>
    <w:rsid w:val="00C30C9C"/>
    <w:rsid w:val="00C30E9E"/>
    <w:rsid w:val="00C4062F"/>
    <w:rsid w:val="00C420E4"/>
    <w:rsid w:val="00C42D88"/>
    <w:rsid w:val="00C52DE1"/>
    <w:rsid w:val="00C5356B"/>
    <w:rsid w:val="00C57619"/>
    <w:rsid w:val="00C64E95"/>
    <w:rsid w:val="00C74D28"/>
    <w:rsid w:val="00C75C92"/>
    <w:rsid w:val="00C774B3"/>
    <w:rsid w:val="00C81F15"/>
    <w:rsid w:val="00C9040A"/>
    <w:rsid w:val="00C96341"/>
    <w:rsid w:val="00CA103B"/>
    <w:rsid w:val="00CA2688"/>
    <w:rsid w:val="00CA422D"/>
    <w:rsid w:val="00CB73CD"/>
    <w:rsid w:val="00CC176B"/>
    <w:rsid w:val="00CC6829"/>
    <w:rsid w:val="00CC6C9C"/>
    <w:rsid w:val="00CD24E7"/>
    <w:rsid w:val="00CD3EBF"/>
    <w:rsid w:val="00CE1181"/>
    <w:rsid w:val="00CF04C4"/>
    <w:rsid w:val="00CF0A51"/>
    <w:rsid w:val="00D01737"/>
    <w:rsid w:val="00D156FC"/>
    <w:rsid w:val="00D16E0A"/>
    <w:rsid w:val="00D21EC7"/>
    <w:rsid w:val="00D22311"/>
    <w:rsid w:val="00D22A8F"/>
    <w:rsid w:val="00D24B09"/>
    <w:rsid w:val="00D25805"/>
    <w:rsid w:val="00D260DB"/>
    <w:rsid w:val="00D34449"/>
    <w:rsid w:val="00D35D03"/>
    <w:rsid w:val="00D434CA"/>
    <w:rsid w:val="00D46875"/>
    <w:rsid w:val="00D5076D"/>
    <w:rsid w:val="00D56DE0"/>
    <w:rsid w:val="00D620E3"/>
    <w:rsid w:val="00D62605"/>
    <w:rsid w:val="00D62E1C"/>
    <w:rsid w:val="00D63362"/>
    <w:rsid w:val="00D819BF"/>
    <w:rsid w:val="00D8488E"/>
    <w:rsid w:val="00D95087"/>
    <w:rsid w:val="00DA2987"/>
    <w:rsid w:val="00DA77AE"/>
    <w:rsid w:val="00DB2F44"/>
    <w:rsid w:val="00DB3F05"/>
    <w:rsid w:val="00DB5476"/>
    <w:rsid w:val="00DC72D1"/>
    <w:rsid w:val="00DD660B"/>
    <w:rsid w:val="00DD70E4"/>
    <w:rsid w:val="00DF22BD"/>
    <w:rsid w:val="00E07F50"/>
    <w:rsid w:val="00E30249"/>
    <w:rsid w:val="00E3227F"/>
    <w:rsid w:val="00E40F69"/>
    <w:rsid w:val="00E57B20"/>
    <w:rsid w:val="00E61F29"/>
    <w:rsid w:val="00E724C4"/>
    <w:rsid w:val="00E85934"/>
    <w:rsid w:val="00E95753"/>
    <w:rsid w:val="00E9582E"/>
    <w:rsid w:val="00E96390"/>
    <w:rsid w:val="00EB0B02"/>
    <w:rsid w:val="00EB0E33"/>
    <w:rsid w:val="00EB6D29"/>
    <w:rsid w:val="00EC34C1"/>
    <w:rsid w:val="00EC6E94"/>
    <w:rsid w:val="00EF1641"/>
    <w:rsid w:val="00EF40E6"/>
    <w:rsid w:val="00F02499"/>
    <w:rsid w:val="00F02DA3"/>
    <w:rsid w:val="00F222B7"/>
    <w:rsid w:val="00F2461F"/>
    <w:rsid w:val="00F33CF4"/>
    <w:rsid w:val="00F34A13"/>
    <w:rsid w:val="00F379A9"/>
    <w:rsid w:val="00F37FAF"/>
    <w:rsid w:val="00F4029A"/>
    <w:rsid w:val="00F41228"/>
    <w:rsid w:val="00F4445C"/>
    <w:rsid w:val="00F502F7"/>
    <w:rsid w:val="00F60147"/>
    <w:rsid w:val="00F63230"/>
    <w:rsid w:val="00F63EA3"/>
    <w:rsid w:val="00F65050"/>
    <w:rsid w:val="00F748B8"/>
    <w:rsid w:val="00F768B4"/>
    <w:rsid w:val="00F83904"/>
    <w:rsid w:val="00F84D74"/>
    <w:rsid w:val="00F86CA7"/>
    <w:rsid w:val="00F94B9F"/>
    <w:rsid w:val="00FA5B9E"/>
    <w:rsid w:val="00FA70AB"/>
    <w:rsid w:val="00FB0E43"/>
    <w:rsid w:val="00FB53C5"/>
    <w:rsid w:val="00FC38E2"/>
    <w:rsid w:val="00FC3F98"/>
    <w:rsid w:val="00FD1DAB"/>
    <w:rsid w:val="00FD26D4"/>
    <w:rsid w:val="00FD64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278E75"/>
  <w15:docId w15:val="{114B327F-9A5C-40DA-8629-6E223C7CE5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" w:semiHidden="1" w:unhideWhenUsed="1"/>
  </w:latentStyles>
  <w:style w:type="paragraph" w:default="1" w:styleId="Normal">
    <w:name w:val="Normal"/>
    <w:qFormat/>
    <w:rsid w:val="0095149D"/>
  </w:style>
  <w:style w:type="paragraph" w:styleId="Heading4">
    <w:name w:val="heading 4"/>
    <w:basedOn w:val="Normal"/>
    <w:link w:val="Heading4Char"/>
    <w:uiPriority w:val="9"/>
    <w:qFormat/>
    <w:rsid w:val="00460349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character" w:customStyle="1" w:styleId="Heading4Char">
    <w:name w:val="Heading 4 Char"/>
    <w:basedOn w:val="DefaultParagraphFont"/>
    <w:link w:val="Heading4"/>
    <w:uiPriority w:val="9"/>
    <w:rsid w:val="00460349"/>
    <w:rPr>
      <w:rFonts w:ascii="Times New Roman" w:eastAsia="Times New Roman" w:hAnsi="Times New Roman" w:cs="Times New Roman"/>
      <w:b/>
      <w:bCs/>
      <w:sz w:val="24"/>
      <w:szCs w:val="24"/>
    </w:rPr>
  </w:style>
  <w:style w:type="character" w:styleId="CommentReference">
    <w:name w:val="annotation reference"/>
    <w:basedOn w:val="DefaultParagraphFont"/>
    <w:rsid w:val="00805B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15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1520"/>
    <w:rPr>
      <w:rFonts w:ascii="Tahoma" w:hAnsi="Tahoma" w:cs="Tahoma"/>
      <w:sz w:val="16"/>
      <w:szCs w:val="16"/>
    </w:rPr>
  </w:style>
  <w:style w:type="paragraph" w:styleId="Title">
    <w:name w:val="Title"/>
    <w:basedOn w:val="Normal"/>
    <w:link w:val="TitleChar"/>
    <w:qFormat/>
    <w:rsid w:val="006B2BD3"/>
    <w:pPr>
      <w:spacing w:after="0" w:line="480" w:lineRule="auto"/>
      <w:jc w:val="center"/>
      <w:outlineLvl w:val="0"/>
    </w:pPr>
    <w:rPr>
      <w:rFonts w:ascii="Times New Roman" w:eastAsia="Times New Roman" w:hAnsi="Times New Roman" w:cs="Arial"/>
      <w:bCs/>
      <w:kern w:val="28"/>
      <w:sz w:val="24"/>
      <w:szCs w:val="32"/>
    </w:rPr>
  </w:style>
  <w:style w:type="character" w:customStyle="1" w:styleId="TitleChar">
    <w:name w:val="Title Char"/>
    <w:basedOn w:val="DefaultParagraphFont"/>
    <w:link w:val="Title"/>
    <w:rsid w:val="006B2BD3"/>
    <w:rPr>
      <w:rFonts w:ascii="Times New Roman" w:eastAsia="Times New Roman" w:hAnsi="Times New Roman" w:cs="Arial"/>
      <w:bCs/>
      <w:kern w:val="28"/>
      <w:sz w:val="24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C42D88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2397</Words>
  <Characters>13664</Characters>
  <Application>Microsoft Office Word</Application>
  <DocSecurity>0</DocSecurity>
  <Lines>113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160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Morning</cp:lastModifiedBy>
  <cp:revision>3</cp:revision>
  <dcterms:created xsi:type="dcterms:W3CDTF">2020-01-18T18:38:00Z</dcterms:created>
  <dcterms:modified xsi:type="dcterms:W3CDTF">2020-01-18T18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bshAzRyj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